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EF1558"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4427149F" w:rsidR="00B264C1" w:rsidRDefault="00E53B1D" w:rsidP="00B264C1">
      <w:pPr>
        <w:spacing w:after="120"/>
      </w:pPr>
      <w:r>
        <w:rPr>
          <w:noProof/>
        </w:rPr>
        <w:lastRenderedPageBreak/>
        <w:drawing>
          <wp:inline distT="0" distB="0" distL="0" distR="0" wp14:anchorId="2A4EE2EB" wp14:editId="2F640BF7">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2DF8201D" w:rsidR="00B264C1" w:rsidRDefault="00E53B1D" w:rsidP="00B264C1">
      <w:pPr>
        <w:spacing w:after="120"/>
      </w:pPr>
      <w:r>
        <w:rPr>
          <w:noProof/>
        </w:rPr>
        <w:drawing>
          <wp:inline distT="0" distB="0" distL="0" distR="0" wp14:anchorId="22F4B5E7" wp14:editId="20F32FB1">
            <wp:extent cx="1820007" cy="106409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2E312551" w:rsidR="001C55F1" w:rsidRDefault="004E6812" w:rsidP="00C86489">
      <w:r>
        <w:rPr>
          <w:noProof/>
        </w:rPr>
        <w:drawing>
          <wp:inline distT="0" distB="0" distL="0" distR="0" wp14:anchorId="2E716C8B" wp14:editId="605956BA">
            <wp:extent cx="5943600" cy="22834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28346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30E51EB6" w:rsidR="00DE5BBD" w:rsidRDefault="004E6812" w:rsidP="00672317">
      <w:r>
        <w:rPr>
          <w:noProof/>
        </w:rPr>
        <w:drawing>
          <wp:inline distT="0" distB="0" distL="0" distR="0" wp14:anchorId="2FF64B00" wp14:editId="0B2F4E8D">
            <wp:extent cx="2009775" cy="6724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9775" cy="672465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415A1646" w:rsidR="00BA46EB" w:rsidRDefault="004E6812" w:rsidP="00672317">
      <w:r>
        <w:rPr>
          <w:noProof/>
        </w:rPr>
        <w:drawing>
          <wp:inline distT="0" distB="0" distL="0" distR="0" wp14:anchorId="38154589" wp14:editId="523D038A">
            <wp:extent cx="5943600" cy="20548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5486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7B4E3131" w:rsidR="00BA46EB" w:rsidRDefault="004E6812" w:rsidP="00672317">
      <w:r>
        <w:rPr>
          <w:noProof/>
        </w:rPr>
        <w:drawing>
          <wp:inline distT="0" distB="0" distL="0" distR="0" wp14:anchorId="01C21A38" wp14:editId="2AD9B5D0">
            <wp:extent cx="5943600" cy="31007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00705"/>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787E8F25" w:rsidR="00E71C30" w:rsidRDefault="004E6812" w:rsidP="0070414C">
      <w:r>
        <w:rPr>
          <w:noProof/>
        </w:rPr>
        <w:drawing>
          <wp:inline distT="0" distB="0" distL="0" distR="0" wp14:anchorId="2A46805E" wp14:editId="3F07D00A">
            <wp:extent cx="5943600" cy="4077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77777777" w:rsidR="00AE67A0" w:rsidRDefault="00AE67A0" w:rsidP="00AE67A0">
      <w:pPr>
        <w:pStyle w:val="Heading2"/>
      </w:pPr>
      <w:r>
        <w:t>Importing mass spectrometer r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222223C9" w:rsidR="00BA46EB" w:rsidRDefault="00E11854" w:rsidP="00672317">
      <w:r w:rsidRPr="00E11854">
        <w:rPr>
          <w:noProof/>
        </w:rPr>
        <w:t xml:space="preserve"> </w:t>
      </w:r>
      <w:r w:rsidR="004E6812">
        <w:rPr>
          <w:noProof/>
        </w:rPr>
        <w:drawing>
          <wp:inline distT="0" distB="0" distL="0" distR="0" wp14:anchorId="12C38B4C" wp14:editId="72C39BB4">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4525"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1D2ADBF3" w:rsidR="00A375C7" w:rsidRDefault="004E6812" w:rsidP="00CB3BF7">
      <w:pPr>
        <w:spacing w:line="240" w:lineRule="auto"/>
      </w:pPr>
      <w:r>
        <w:rPr>
          <w:noProof/>
        </w:rPr>
        <w:drawing>
          <wp:inline distT="0" distB="0" distL="0" distR="0" wp14:anchorId="1044B30D" wp14:editId="474DAA42">
            <wp:extent cx="5943600" cy="4077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249AEC1B" w:rsidR="009B773E" w:rsidRPr="00A31A38" w:rsidRDefault="004E6812" w:rsidP="00A31A38">
      <w:r>
        <w:rPr>
          <w:noProof/>
        </w:rPr>
        <w:drawing>
          <wp:inline distT="0" distB="0" distL="0" distR="0" wp14:anchorId="66607EE1" wp14:editId="2A7BB602">
            <wp:extent cx="5943600" cy="4077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77824" w14:textId="77777777" w:rsidR="00EF1558" w:rsidRDefault="00EF1558" w:rsidP="00F726CD">
      <w:pPr>
        <w:spacing w:after="0" w:line="240" w:lineRule="auto"/>
      </w:pPr>
      <w:r>
        <w:separator/>
      </w:r>
    </w:p>
  </w:endnote>
  <w:endnote w:type="continuationSeparator" w:id="0">
    <w:p w14:paraId="6CC8D46F" w14:textId="77777777" w:rsidR="00EF1558" w:rsidRDefault="00EF155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ED2790" w14:textId="77777777" w:rsidR="00186405" w:rsidRDefault="00186405">
    <w:pPr>
      <w:pStyle w:val="Footer"/>
      <w:jc w:val="center"/>
    </w:pPr>
    <w:r>
      <w:fldChar w:fldCharType="begin"/>
    </w:r>
    <w:r>
      <w:instrText xml:space="preserve"> PAGE   \* MERGEFORMAT </w:instrText>
    </w:r>
    <w:r>
      <w:fldChar w:fldCharType="separate"/>
    </w:r>
    <w:r w:rsidR="00E53B1D">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52BA6F" w14:textId="77777777" w:rsidR="00EF1558" w:rsidRDefault="00EF1558" w:rsidP="00F726CD">
      <w:pPr>
        <w:spacing w:after="0" w:line="240" w:lineRule="auto"/>
      </w:pPr>
      <w:r>
        <w:separator/>
      </w:r>
    </w:p>
  </w:footnote>
  <w:footnote w:type="continuationSeparator" w:id="0">
    <w:p w14:paraId="2CE3949E" w14:textId="77777777" w:rsidR="00EF1558" w:rsidRDefault="00EF155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4640B"/>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6812"/>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1F3A"/>
    <w:rsid w:val="00632F85"/>
    <w:rsid w:val="00632FBF"/>
    <w:rsid w:val="00635426"/>
    <w:rsid w:val="00640B5B"/>
    <w:rsid w:val="00640D93"/>
    <w:rsid w:val="00640ECE"/>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C69AB"/>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0768"/>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3B1D"/>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1558"/>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D0DD0-CEFD-4242-A876-37FDAAE88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2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5</cp:revision>
  <cp:lastPrinted>2013-11-01T17:12:00Z</cp:lastPrinted>
  <dcterms:created xsi:type="dcterms:W3CDTF">2020-05-13T04:36:00Z</dcterms:created>
  <dcterms:modified xsi:type="dcterms:W3CDTF">2020-12-28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